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F1AA83F" w14:textId="542D4705" w:rsidR="00F91DB2" w:rsidRDefault="00F91DB2" w:rsidP="00824C8C">
      <w:pPr>
        <w:spacing w:after="0"/>
      </w:pPr>
      <w:r>
        <w:fldChar w:fldCharType="begin">
          <w:fldData xml:space="preserve">PEVuZE5vdGU+PENpdGU+PEF1dGhvcj5DYW88L0F1dGhvcj48WWVhcj4yMDIxPC9ZZWFyPjxSZWNO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</w:fldData>
        </w:fldChar>
      </w:r>
      <w:r w:rsidR="0065093B">
        <w:instrText xml:space="preserve"> ADDIN EN.CITE </w:instrText>
      </w:r>
      <w:r w:rsidR="0065093B">
        <w:fldChar w:fldCharType="begin">
          <w:fldData xml:space="preserve">PEVuZE5vdGU+PENpdGU+PEF1dGhvcj5DYW88L0F1dGhvcj48WWVhcj4yMDIxPC9ZZWFyPjxSZWNO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</w:fldData>
        </w:fldChar>
      </w:r>
      <w:r w:rsidR="0065093B">
        <w:instrText xml:space="preserve"> ADDIN EN.CITE.DATA </w:instrText>
      </w:r>
      <w:r w:rsidR="0065093B">
        <w:fldChar w:fldCharType="end"/>
      </w:r>
      <w:r>
        <w:fldChar w:fldCharType="separate"/>
      </w:r>
      <w:r>
        <w:fldChar w:fldCharType="end"/>
      </w:r>
    </w:p>
    <w:p w14:paraId="16A033CD" w14:textId="77777777" w:rsidR="00F91DB2" w:rsidRDefault="00F91DB2" w:rsidP="00DD3048">
      <w:pPr>
        <w:spacing w:after="0"/>
      </w:pPr>
    </w:p>
    <w:p w14:paraId="00254452" w14:textId="680A6C72" w:rsidR="000005B1" w:rsidRDefault="00F91DB2" w:rsidP="0065093B">
      <w:pPr>
        <w:spacing w:after="0"/>
      </w:pPr>
      <w:fldSimple w:instr=" ADDIN EN.REFLIST "/>
    </w:p>
    <w:sectPr w:rsidR="000005B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defaultTabStop w:val="720"/>
  <w:characterSpacingControl w:val="doNotCompress"/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MjAxNzYwtzQFAjNjCyUdpeDU4uLM/DyQAstaAFwMQXUs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es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fxxfdpfp25vz5exaacv0txw5vt09r9perzx&quot;&gt;test&lt;record-ids&gt;&lt;item&gt;1&lt;/item&gt;&lt;item&gt;2&lt;/item&gt;&lt;item&gt;3&lt;/item&gt;&lt;item&gt;4&lt;/item&gt;&lt;/record-ids&gt;&lt;/item&gt;&lt;/Libraries&gt;"/>
  </w:docVars>
  <w:rsids>
    <w:rsidRoot w:val="00BA04C2"/>
    <w:rsid w:val="000005B1"/>
    <w:rsid w:val="000C6F94"/>
    <w:rsid w:val="0018795E"/>
    <w:rsid w:val="001E0112"/>
    <w:rsid w:val="001F000B"/>
    <w:rsid w:val="00237AB3"/>
    <w:rsid w:val="00400469"/>
    <w:rsid w:val="00420ED6"/>
    <w:rsid w:val="0049451E"/>
    <w:rsid w:val="00631F33"/>
    <w:rsid w:val="0065093B"/>
    <w:rsid w:val="006B1886"/>
    <w:rsid w:val="007564A3"/>
    <w:rsid w:val="00824C8C"/>
    <w:rsid w:val="0090742E"/>
    <w:rsid w:val="00A0621A"/>
    <w:rsid w:val="00A3742C"/>
    <w:rsid w:val="00A75E61"/>
    <w:rsid w:val="00AD3CA2"/>
    <w:rsid w:val="00BA04C2"/>
    <w:rsid w:val="00C9621B"/>
    <w:rsid w:val="00CE3839"/>
    <w:rsid w:val="00DD3048"/>
    <w:rsid w:val="00F91D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467DCEA"/>
  <w15:docId w15:val="{5A996C28-F161-4029-9736-C8D726106C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237AB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37AB3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237AB3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37AB3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237AB3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37AB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</TotalTime>
  <Pages>1</Pages>
  <Words>9</Words>
  <Characters>56</Characters>
  <Application>Microsoft Office Word</Application>
  <DocSecurity>0</DocSecurity>
  <Lines>1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fu Liao</dc:creator>
  <cp:keywords/>
  <dc:description/>
  <cp:lastModifiedBy>Yufu Liao</cp:lastModifiedBy>
  <cp:revision>1</cp:revision>
  <dcterms:created xsi:type="dcterms:W3CDTF">2023-02-10T03:24:00Z</dcterms:created>
  <dcterms:modified xsi:type="dcterms:W3CDTF">2023-02-10T04:45:00Z</dcterms:modified>
</cp:coreProperties>
</file>